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77777777" w:rsidR="00686E64" w:rsidRDefault="00AE1279" w:rsidP="00686E64">
      <w:pPr>
        <w:rPr>
          <w:b/>
        </w:rPr>
      </w:pPr>
      <w:r>
        <w:rPr>
          <w:b/>
        </w:rPr>
        <w:t xml:space="preserve">This </w:t>
      </w:r>
      <w:r w:rsidR="00686E64">
        <w:rPr>
          <w:b/>
        </w:rPr>
        <w:t>statement was removed</w:t>
      </w:r>
    </w:p>
    <w:p w14:paraId="41DAB3B4" w14:textId="226C4E22" w:rsidR="00FC2429" w:rsidRDefault="00FC2429" w:rsidP="00686E64">
      <w:pPr>
        <w:pStyle w:val="ListParagraph"/>
        <w:numPr>
          <w:ilvl w:val="0"/>
          <w:numId w:val="2"/>
        </w:numPr>
      </w:pPr>
      <w:r>
        <w:lastRenderedPageBreak/>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79D626A0"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A94DF2">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A94DF2">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A1FD62B" w14:textId="222B7CD9" w:rsidR="00A94DF2" w:rsidRPr="00A94DF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4BD207C8" w14:textId="170DE317" w:rsidR="007E171E" w:rsidRDefault="007E171E" w:rsidP="007E171E">
      <w:pPr>
        <w:rPr>
          <w:b/>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g responses observed in Figure 3.  This is mentioned in the results section:</w:t>
      </w:r>
    </w:p>
    <w:p w14:paraId="00973976" w14:textId="77777777" w:rsidR="007E171E" w:rsidRDefault="007E171E" w:rsidP="007E171E">
      <w:pPr>
        <w:rPr>
          <w:b/>
        </w:rPr>
      </w:pPr>
    </w:p>
    <w:p w14:paraId="30980874" w14:textId="77777777" w:rsidR="000C4AA9" w:rsidRPr="000C4AA9" w:rsidRDefault="000C4AA9" w:rsidP="00A91CAE">
      <w:pPr>
        <w:ind w:left="360"/>
        <w:rPr>
          <w:b/>
          <w:color w:val="FF0000"/>
        </w:rPr>
      </w:pPr>
      <w:r w:rsidRPr="000C4AA9">
        <w:rPr>
          <w:b/>
          <w:color w:val="FF0000"/>
        </w:rPr>
        <w:t xml:space="preserve">These are consistent with previous reports of HFD induced changes relative to NCD diets </w:t>
      </w:r>
      <w:r w:rsidRPr="000C4AA9">
        <w:rPr>
          <w:b/>
          <w:color w:val="FF0000"/>
        </w:rPr>
        <w:fldChar w:fldCharType="begin" w:fldLock="1"/>
      </w:r>
      <w:r w:rsidRPr="000C4AA9">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Pr="000C4AA9">
        <w:rPr>
          <w:b/>
          <w:color w:val="FF0000"/>
        </w:rPr>
        <w:fldChar w:fldCharType="separate"/>
      </w:r>
      <w:r w:rsidRPr="000C4AA9">
        <w:rPr>
          <w:b/>
          <w:noProof/>
          <w:color w:val="FF0000"/>
        </w:rPr>
        <w:t>[17, 18]</w:t>
      </w:r>
      <w:r w:rsidRPr="000C4AA9">
        <w:rPr>
          <w:b/>
          <w:color w:val="FF0000"/>
        </w:rPr>
        <w:fldChar w:fldCharType="end"/>
      </w:r>
      <w:r w:rsidRPr="000C4AA9">
        <w:rPr>
          <w:b/>
          <w:color w:val="FF0000"/>
        </w:rPr>
        <w:t>.  Based on these data, the hormonal responses in these 16h fasted mice appear normal.</w:t>
      </w:r>
    </w:p>
    <w:p w14:paraId="08B7476D" w14:textId="77777777" w:rsidR="000C4AA9" w:rsidRPr="000C4AA9" w:rsidRDefault="000C4AA9" w:rsidP="007E171E">
      <w:pPr>
        <w:rPr>
          <w:b/>
          <w:color w:val="FF0000"/>
        </w:rPr>
      </w:pP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7777777"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DB14CF0"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p>
    <w:p w14:paraId="21179FED" w14:textId="77777777" w:rsidR="005A7923" w:rsidRPr="005A7923" w:rsidRDefault="005A7923" w:rsidP="005A7923">
      <w:pPr>
        <w:pStyle w:val="ListParagraph"/>
        <w:ind w:left="360"/>
        <w:rPr>
          <w:b/>
        </w:rPr>
      </w:pPr>
    </w:p>
    <w:p w14:paraId="19721E78" w14:textId="72E4A0B6" w:rsidR="00FC2429" w:rsidRDefault="00FC2429" w:rsidP="00FC2429">
      <w:pPr>
        <w:pStyle w:val="ListParagraph"/>
        <w:numPr>
          <w:ilvl w:val="0"/>
          <w:numId w:val="2"/>
        </w:numPr>
      </w:pPr>
      <w:r>
        <w:t>Since HFD animals gained more at one location than the other, I do not think it is appropriate to combine these. Do the results hold when HFD groups are separated into cohorts by location? Could this be reason for variability in weight gain on HFD? I am not sure what is meant by “minimal variation across cohorts”? From the figure to me it looks as if there is considerable variation across the HFD cohorts, but within the same cohort is smaller variation?</w:t>
      </w:r>
    </w:p>
    <w:p w14:paraId="0656629C" w14:textId="77777777"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7A0A8537" w:rsidR="00552AC8" w:rsidRDefault="00552AC8" w:rsidP="00480F77">
      <w:pPr>
        <w:pStyle w:val="ListParagraph"/>
        <w:tabs>
          <w:tab w:val="left" w:pos="0"/>
          <w:tab w:val="left" w:pos="90"/>
          <w:tab w:val="left" w:pos="450"/>
        </w:tabs>
        <w:ind w:left="0"/>
        <w:rPr>
          <w:b/>
        </w:rPr>
      </w:pPr>
      <w:r>
        <w:rPr>
          <w:b/>
        </w:rPr>
        <w:t>Furthermore, we checked the data in Figure 2C</w:t>
      </w:r>
      <w:r w:rsidR="00480F77">
        <w:rPr>
          <w:b/>
        </w:rPr>
        <w:t>, and determined that there is no significant correlation between any of these hormones on either percent or absolute weight gain.  This is noted in the results section as well:</w:t>
      </w:r>
    </w:p>
    <w:p w14:paraId="1104A3BF" w14:textId="5B5335BA" w:rsidR="00480F77" w:rsidRDefault="00D26FE4" w:rsidP="00552AC8">
      <w:pPr>
        <w:pStyle w:val="ListParagraph"/>
        <w:ind w:left="360"/>
        <w:rPr>
          <w:b/>
        </w:rPr>
      </w:pPr>
      <w:r>
        <w:rPr>
          <w:b/>
          <w:noProof/>
        </w:rPr>
        <mc:AlternateContent>
          <mc:Choice Requires="wps">
            <w:drawing>
              <wp:anchor distT="0" distB="0" distL="114300" distR="114300" simplePos="0" relativeHeight="251659264" behindDoc="0" locked="0" layoutInCell="1" allowOverlap="1" wp14:anchorId="55B19FDE" wp14:editId="22411550">
                <wp:simplePos x="0" y="0"/>
                <wp:positionH relativeFrom="column">
                  <wp:posOffset>2971800</wp:posOffset>
                </wp:positionH>
                <wp:positionV relativeFrom="paragraph">
                  <wp:posOffset>19685</wp:posOffset>
                </wp:positionV>
                <wp:extent cx="2514600" cy="37719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2514600" cy="3771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480F77" w:rsidRDefault="00D26FE4">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7DBAA78F" w:rsidR="00480F77" w:rsidRPr="00480F77" w:rsidRDefault="00480F77">
                            <w:r>
                              <w:rPr>
                                <w:b/>
                              </w:rPr>
                              <w:t>Effects of fasted pre-diet hormone levels on absolute weight gain.</w:t>
                            </w:r>
                            <w:r>
                              <w:t xml:space="preserve">   The correlations between these hormones and percent weight gain is still shown in Figure 2C.</w:t>
                            </w:r>
                            <w:r w:rsidR="00D26FE4">
                              <w:t xml:space="preserve">  All correlations are p&lt; 0.20 and rho</w:t>
                            </w:r>
                            <w:r w:rsidR="00D26FE4">
                              <w:rPr>
                                <w:vertAlign w:val="superscript"/>
                              </w:rPr>
                              <w:t xml:space="preserve">2 </w:t>
                            </w:r>
                            <w:r w:rsidR="00D26FE4">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34pt;margin-top:1.55pt;width:198pt;height:29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" filled="f" stroked="f">
                <v:textbox>
                  <w:txbxContent>
                    <w:p w14:paraId="1AA79A2F" w14:textId="6E925054" w:rsidR="00480F77" w:rsidRDefault="00D26FE4">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7DBAA78F" w:rsidR="00480F77" w:rsidRPr="00480F77" w:rsidRDefault="00480F77">
                      <w:r>
                        <w:rPr>
                          <w:b/>
                        </w:rPr>
                        <w:t>Effects of fasted pre-diet hormone levels on absolute weight gain.</w:t>
                      </w:r>
                      <w:r>
                        <w:t xml:space="preserve">   The correlations between these hormones and percent weight gain is still shown in Figure 2C.</w:t>
                      </w:r>
                      <w:r w:rsidR="00D26FE4">
                        <w:t xml:space="preserve">  All correlations are p&lt; 0.20 and rho</w:t>
                      </w:r>
                      <w:r w:rsidR="00D26FE4">
                        <w:rPr>
                          <w:vertAlign w:val="superscript"/>
                        </w:rPr>
                        <w:t xml:space="preserve">2 </w:t>
                      </w:r>
                      <w:r w:rsidR="00D26FE4">
                        <w:t>&lt; 0.14</w:t>
                      </w:r>
                    </w:p>
                  </w:txbxContent>
                </v:textbox>
                <w10:wrap type="square"/>
              </v:shape>
            </w:pict>
          </mc:Fallback>
        </mc:AlternateContent>
      </w:r>
    </w:p>
    <w:p w14:paraId="00A57CFB" w14:textId="67B84F2C"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th HFD and CD fed mice (Figure 2C and Table 2).</w:t>
      </w:r>
    </w:p>
    <w:p w14:paraId="60857A9D" w14:textId="77777777" w:rsidR="00480F77" w:rsidRDefault="00480F77" w:rsidP="00552AC8">
      <w:pPr>
        <w:pStyle w:val="ListParagraph"/>
        <w:ind w:left="360"/>
        <w:rPr>
          <w:b/>
          <w:color w:val="FF0000"/>
        </w:rPr>
      </w:pPr>
    </w:p>
    <w:p w14:paraId="7BBDCE85" w14:textId="35A3A072" w:rsidR="00480F77" w:rsidRDefault="00480F77" w:rsidP="00480F77">
      <w:pPr>
        <w:rPr>
          <w:b/>
        </w:rPr>
      </w:pPr>
      <w:r w:rsidRPr="00480F77">
        <w:rPr>
          <w:b/>
        </w:rPr>
        <w:t xml:space="preserve">Since absolute weight gain data are not included in the revised manuscript they are presented </w:t>
      </w:r>
      <w:r w:rsidR="00D26FE4">
        <w:rPr>
          <w:b/>
        </w:rPr>
        <w:t>to the right</w:t>
      </w:r>
    </w:p>
    <w:p w14:paraId="4DC2830F" w14:textId="01B3668A" w:rsidR="00480F77" w:rsidRPr="00480F77" w:rsidRDefault="00480F77" w:rsidP="00480F77">
      <w:pPr>
        <w:rPr>
          <w:b/>
        </w:rPr>
      </w:pPr>
      <w:bookmarkStart w:id="0" w:name="_GoBack"/>
      <w:bookmarkEnd w:id="0"/>
    </w:p>
    <w:p w14:paraId="572E133D" w14:textId="77777777" w:rsidR="00552AC8" w:rsidRDefault="00552AC8" w:rsidP="00552AC8">
      <w:pPr>
        <w:pStyle w:val="ListParagraph"/>
        <w:ind w:left="360"/>
      </w:pPr>
    </w:p>
    <w:p w14:paraId="4A07B30A" w14:textId="3B11A84E" w:rsidR="00FC2429" w:rsidRDefault="00FC2429" w:rsidP="00FC2429">
      <w:pPr>
        <w:pStyle w:val="ListParagraph"/>
        <w:numPr>
          <w:ilvl w:val="0"/>
          <w:numId w:val="2"/>
        </w:numPr>
      </w:pPr>
      <w:r>
        <w:t xml:space="preserve">Why were there 3 fasting weight loss periods reported in Figure 3A? This was only done twice 12 weeks apart? </w:t>
      </w:r>
      <w:proofErr w:type="gramStart"/>
      <w:r>
        <w:t>There were also 2 outliers</w:t>
      </w:r>
      <w:proofErr w:type="gramEnd"/>
      <w:r>
        <w:t xml:space="preserve">, </w:t>
      </w:r>
      <w:proofErr w:type="gramStart"/>
      <w:r>
        <w:t>did results include these individuals</w:t>
      </w:r>
      <w:proofErr w:type="gramEnd"/>
      <w:r>
        <w:t>? Figure 3B can be deleted.</w:t>
      </w:r>
    </w:p>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423F3ADD"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77777777" w:rsidR="005A7923" w:rsidRPr="003A791C" w:rsidRDefault="005A7923" w:rsidP="003A791C">
      <w:pPr>
        <w:rPr>
          <w:b/>
        </w:rPr>
      </w:pP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1DBB65D6" w14:textId="77777777" w:rsidR="005A7923" w:rsidRDefault="005A7923" w:rsidP="005A7923"/>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7502A3BE" w14:textId="77777777" w:rsidR="00FC2429" w:rsidRDefault="00FC2429" w:rsidP="00FC2429"/>
    <w:p w14:paraId="0150B686" w14:textId="77777777" w:rsidR="00FC2429" w:rsidRDefault="00FC2429" w:rsidP="00FC2429"/>
    <w:p w14:paraId="1076E7F5" w14:textId="77777777" w:rsidR="00FC2429" w:rsidRDefault="00FC2429" w:rsidP="00FC2429">
      <w:r w:rsidRPr="00FC2429">
        <w:rPr>
          <w:rStyle w:val="Heading2Char"/>
        </w:rPr>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7027BB6E" w14:textId="77777777" w:rsidR="00FC2429" w:rsidRDefault="00FC2429" w:rsidP="00FC2429"/>
    <w:p w14:paraId="3F4E6C5D" w14:textId="19CD93A7" w:rsidR="004B4ED6" w:rsidRDefault="00FC2429" w:rsidP="00FC2429">
      <w:r>
        <w:t xml:space="preserve">I saw this paper published on </w:t>
      </w:r>
      <w:proofErr w:type="spellStart"/>
      <w:r>
        <w:t>biorxiv</w:t>
      </w:r>
      <w:proofErr w:type="spellEnd"/>
      <w:r>
        <w:t xml:space="preserve"> already. </w:t>
      </w:r>
      <w:hyperlink r:id="rId7" w:history="1">
        <w:r w:rsidR="00617CC1" w:rsidRPr="0028275F">
          <w:rPr>
            <w:rStyle w:val="Hyperlink"/>
          </w:rPr>
          <w:t>http://biorxiv.org/content/early/2014/04/23/004283</w:t>
        </w:r>
      </w:hyperlink>
    </w:p>
    <w:p w14:paraId="72955D4B" w14:textId="77777777" w:rsidR="00617CC1" w:rsidRDefault="00617CC1" w:rsidP="00FC2429"/>
    <w:p w14:paraId="7EA63BAA" w14:textId="77777777" w:rsidR="00617CC1" w:rsidRDefault="00617CC1" w:rsidP="00FC2429"/>
    <w:p w14:paraId="4A4BEC55" w14:textId="5DB65138" w:rsidR="00617CC1" w:rsidRDefault="00617CC1" w:rsidP="00617CC1">
      <w:pPr>
        <w:pStyle w:val="Heading2"/>
      </w:pPr>
      <w:r>
        <w:t>Other Changes</w:t>
      </w:r>
    </w:p>
    <w:p w14:paraId="3656B11A" w14:textId="72642114" w:rsidR="00617CC1" w:rsidRDefault="00617CC1" w:rsidP="00617CC1">
      <w:pPr>
        <w:pStyle w:val="ListParagraph"/>
        <w:numPr>
          <w:ilvl w:val="0"/>
          <w:numId w:val="3"/>
        </w:numPr>
      </w:pPr>
      <w:r>
        <w:t xml:space="preserve">Based on a suggestion of someone who read the article on </w:t>
      </w:r>
      <w:proofErr w:type="spellStart"/>
      <w:r>
        <w:t>biorxiv</w:t>
      </w:r>
      <w:proofErr w:type="spellEnd"/>
      <w:r>
        <w:t xml:space="preserve">, we tested the assumption that the pre-diet hormones and </w:t>
      </w:r>
      <w:r w:rsidR="0012536A">
        <w:t>body weight gain (both absolute and percent) fit a normal distribution.  We did this via a Shapiro-</w:t>
      </w:r>
      <w:proofErr w:type="spellStart"/>
      <w:r w:rsidR="0012536A">
        <w:t>Wilk</w:t>
      </w:r>
      <w:proofErr w:type="spellEnd"/>
      <w:r w:rsidR="0012536A">
        <w:t xml:space="preserve"> test, and determined that the data were not normally distributed.  Therefore rather than use Pearson’s R to calculate correlations we used Spearman’s Rank Order test, which does not presume normality between covariates.  This </w:t>
      </w:r>
      <w:r w:rsidR="00D51751">
        <w:t>alters</w:t>
      </w:r>
      <w:r w:rsidR="0012536A">
        <w:t xml:space="preserve"> the values in Table 2, and is described as such in the methods section:</w:t>
      </w:r>
    </w:p>
    <w:p w14:paraId="36A7DC2D" w14:textId="77777777" w:rsidR="0012536A" w:rsidRDefault="0012536A" w:rsidP="0012536A">
      <w:pPr>
        <w:pStyle w:val="ListParagraph"/>
      </w:pPr>
    </w:p>
    <w:p w14:paraId="4ACA1E9D" w14:textId="1650641D" w:rsidR="0012536A" w:rsidRPr="0012536A" w:rsidRDefault="0012536A" w:rsidP="0012536A">
      <w:pPr>
        <w:ind w:left="360"/>
        <w:rPr>
          <w:b/>
          <w:color w:val="FF0000"/>
        </w:rPr>
      </w:pPr>
      <w:proofErr w:type="gramStart"/>
      <w:r w:rsidRPr="0012536A">
        <w:rPr>
          <w:b/>
          <w:color w:val="FF0000"/>
        </w:rPr>
        <w:t>Potential correlations were tested by determining Spearman’s rho after finding that both absolute and percent weight gain did not fit a normal distribution</w:t>
      </w:r>
      <w:proofErr w:type="gramEnd"/>
      <w:r w:rsidRPr="0012536A">
        <w:rPr>
          <w:b/>
          <w:color w:val="FF0000"/>
        </w:rPr>
        <w:t xml:space="preserve"> (Shapiro-</w:t>
      </w:r>
      <w:proofErr w:type="spellStart"/>
      <w:r w:rsidRPr="0012536A">
        <w:rPr>
          <w:b/>
          <w:color w:val="FF0000"/>
        </w:rPr>
        <w:t>Wilk</w:t>
      </w:r>
      <w:proofErr w:type="spellEnd"/>
      <w:r w:rsidRPr="0012536A">
        <w:rPr>
          <w:b/>
          <w:color w:val="FF0000"/>
        </w:rPr>
        <w:t xml:space="preserve"> test p&lt;0.05).  </w:t>
      </w:r>
    </w:p>
    <w:sectPr w:rsidR="0012536A" w:rsidRPr="0012536A"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D7C89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C4AA9"/>
    <w:rsid w:val="0012536A"/>
    <w:rsid w:val="00224DF8"/>
    <w:rsid w:val="00257D04"/>
    <w:rsid w:val="003A791C"/>
    <w:rsid w:val="00480F77"/>
    <w:rsid w:val="004B4ED6"/>
    <w:rsid w:val="004C309B"/>
    <w:rsid w:val="00552AC8"/>
    <w:rsid w:val="005A7923"/>
    <w:rsid w:val="00617CC1"/>
    <w:rsid w:val="00617FF3"/>
    <w:rsid w:val="00686E64"/>
    <w:rsid w:val="006A270D"/>
    <w:rsid w:val="00701DE8"/>
    <w:rsid w:val="007E171E"/>
    <w:rsid w:val="00807942"/>
    <w:rsid w:val="009E609F"/>
    <w:rsid w:val="00A34EF3"/>
    <w:rsid w:val="00A91CAE"/>
    <w:rsid w:val="00A94DF2"/>
    <w:rsid w:val="00AA5EFD"/>
    <w:rsid w:val="00AE1279"/>
    <w:rsid w:val="00C04A86"/>
    <w:rsid w:val="00C452F0"/>
    <w:rsid w:val="00C73CB5"/>
    <w:rsid w:val="00C821B5"/>
    <w:rsid w:val="00CB7625"/>
    <w:rsid w:val="00D26FE4"/>
    <w:rsid w:val="00D51751"/>
    <w:rsid w:val="00E31140"/>
    <w:rsid w:val="00FC24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biorxiv.org/content/early/2014/04/23/004283"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TotalTime>
  <Pages>4</Pages>
  <Words>4784</Words>
  <Characters>27271</Characters>
  <Application>Microsoft Macintosh Word</Application>
  <DocSecurity>0</DocSecurity>
  <Lines>227</Lines>
  <Paragraphs>63</Paragraphs>
  <ScaleCrop>false</ScaleCrop>
  <Company>UT-HSC</Company>
  <LinksUpToDate>false</LinksUpToDate>
  <CharactersWithSpaces>31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2</cp:revision>
  <dcterms:created xsi:type="dcterms:W3CDTF">2014-05-23T11:57:00Z</dcterms:created>
  <dcterms:modified xsi:type="dcterms:W3CDTF">2014-05-28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